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138ADD8"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ion Hayward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35FCF692" w14:textId="085E84C6" w:rsidR="0067057F" w:rsidRPr="00192B29" w:rsidRDefault="0067057F" w:rsidP="61319E94">
      <w:pPr>
        <w:pStyle w:val="Heading1"/>
        <w:rPr>
          <w:rFonts w:ascii="Times New Roman" w:hAnsi="Times New Roman" w:cs="Times New Roman"/>
          <w:sz w:val="24"/>
          <w:szCs w:val="24"/>
        </w:rPr>
      </w:pPr>
      <w:bookmarkStart w:id="5" w:name="_Toc193376146"/>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lastRenderedPageBreak/>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788BF4E7"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The closely mown area of grass between the tee and the green, 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29CBBBF9" w:rsidR="0067057F" w:rsidRPr="00192B29" w:rsidRDefault="0067057F" w:rsidP="0067057F">
      <w:pPr>
        <w:pStyle w:val="Heading1"/>
        <w:rPr>
          <w:rFonts w:ascii="Times New Roman" w:hAnsi="Times New Roman" w:cs="Times New Roman"/>
          <w:sz w:val="24"/>
          <w:szCs w:val="24"/>
        </w:rPr>
      </w:pPr>
      <w:bookmarkStart w:id="6" w:name="_Toc193376147"/>
      <w:r w:rsidRPr="00192B29">
        <w:rPr>
          <w:rFonts w:ascii="Times New Roman" w:hAnsi="Times New Roman" w:cs="Times New Roman"/>
          <w:sz w:val="24"/>
          <w:szCs w:val="24"/>
        </w:rPr>
        <w:lastRenderedPageBreak/>
        <w:t>Introduction</w:t>
      </w:r>
      <w:bookmarkEnd w:id="6"/>
    </w:p>
    <w:p w14:paraId="36CEABE1" w14:textId="69354C09" w:rsidR="0067057F" w:rsidRPr="00192B29" w:rsidRDefault="0067057F" w:rsidP="61319E94">
      <w:pPr>
        <w:pStyle w:val="Heading2"/>
        <w:spacing w:before="360"/>
        <w:rPr>
          <w:rFonts w:ascii="Times New Roman" w:hAnsi="Times New Roman" w:cs="Times New Roman"/>
          <w:sz w:val="24"/>
          <w:szCs w:val="24"/>
        </w:rPr>
      </w:pPr>
      <w:bookmarkStart w:id="7" w:name="_Toc193376148"/>
      <w:r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This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more difficult from the left side of the green as opposed to the right. As a result of this, I have </w:t>
      </w:r>
      <w:r w:rsidRPr="00192B29">
        <w:rPr>
          <w:rFonts w:ascii="Times New Roman" w:hAnsi="Times New Roman" w:cs="Times New Roman"/>
          <w:sz w:val="24"/>
          <w:szCs w:val="24"/>
        </w:rPr>
        <w:lastRenderedPageBreak/>
        <w:t xml:space="preserve">now begun to favour missing my own approach shots to the right side of this green, which has led to me improving my average score on this hole. </w:t>
      </w:r>
    </w:p>
    <w:p w14:paraId="63172D4A"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 thes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in order to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0E0BD274" w:rsidR="0067057F" w:rsidRPr="00192B29" w:rsidRDefault="0067057F" w:rsidP="61319E94">
      <w:pPr>
        <w:pStyle w:val="Heading2"/>
        <w:rPr>
          <w:rFonts w:ascii="Times New Roman" w:hAnsi="Times New Roman" w:cs="Times New Roman"/>
          <w:sz w:val="24"/>
          <w:szCs w:val="24"/>
        </w:rPr>
      </w:pPr>
      <w:bookmarkStart w:id="8" w:name="_Toc193376149"/>
      <w:r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27B4F524" w14:textId="77777777" w:rsidR="0067057F" w:rsidRPr="00192B29" w:rsidRDefault="0067057F" w:rsidP="0067057F">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out of their day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Ensure that the resource meets the needs of the users, by conducting testing with at least 20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77777777" w:rsidR="0067057F" w:rsidRPr="00192B29" w:rsidRDefault="0067057F" w:rsidP="0067057F">
      <w:pPr>
        <w:pStyle w:val="Heading1"/>
        <w:rPr>
          <w:rFonts w:ascii="Times New Roman" w:hAnsi="Times New Roman" w:cs="Times New Roman"/>
          <w:sz w:val="24"/>
          <w:szCs w:val="24"/>
        </w:rPr>
      </w:pPr>
      <w:bookmarkStart w:id="10" w:name="_Toc193376151"/>
      <w:r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77777777" w:rsidR="0067057F" w:rsidRPr="00192B29" w:rsidRDefault="0067057F" w:rsidP="0067057F">
      <w:pPr>
        <w:pStyle w:val="Heading2"/>
        <w:rPr>
          <w:rFonts w:ascii="Times New Roman" w:hAnsi="Times New Roman" w:cs="Times New Roman"/>
          <w:sz w:val="24"/>
          <w:szCs w:val="24"/>
        </w:rPr>
      </w:pPr>
      <w:bookmarkStart w:id="11" w:name="_Toc193376152"/>
      <w:r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order for this project to run smoothly, and with minimal issues as possible, it is essential that I use a software development methodology. A methodology forms a framework for planning and controlling the creation of a software project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Kute and Thorat,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o accommodate for the flexibility and adaptability that developing The Golf Blueprint requires, </w:t>
      </w:r>
      <w:r w:rsidRPr="00192B29">
        <w:rPr>
          <w:rFonts w:ascii="Times New Roman" w:hAnsi="Times New Roman" w:cs="Times New Roman"/>
          <w:sz w:val="24"/>
          <w:szCs w:val="24"/>
        </w:rPr>
        <w:lastRenderedPageBreak/>
        <w:t>an Agile 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3AB48A1"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noProof/>
          <w:sz w:val="24"/>
          <w:szCs w:val="24"/>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i/>
          <w:iCs/>
          <w:sz w:val="24"/>
          <w:szCs w:val="24"/>
        </w:rPr>
        <w:t>Figure 1.1: Kanban project board</w:t>
      </w:r>
    </w:p>
    <w:p w14:paraId="0CC74190" w14:textId="77777777" w:rsidR="0067057F" w:rsidRPr="00192B29" w:rsidRDefault="0067057F" w:rsidP="0067057F">
      <w:pPr>
        <w:pStyle w:val="Heading2"/>
        <w:rPr>
          <w:rFonts w:ascii="Times New Roman" w:hAnsi="Times New Roman" w:cs="Times New Roman"/>
          <w:sz w:val="24"/>
          <w:szCs w:val="24"/>
        </w:rPr>
      </w:pPr>
      <w:bookmarkStart w:id="12" w:name="_Toc193376153"/>
      <w:r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technical risk for The Golf Blueprint involves data accuracy and validation. Since the resource's ability to provide meaningful, data-driven course management insights </w:t>
      </w:r>
      <w:r w:rsidRPr="00192B29">
        <w:rPr>
          <w:rFonts w:ascii="Times New Roman" w:hAnsi="Times New Roman" w:cs="Times New Roman"/>
          <w:sz w:val="24"/>
          <w:szCs w:val="24"/>
        </w:rPr>
        <w:lastRenderedPageBreak/>
        <w:t>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lastRenderedPageBreak/>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w:t>
      </w:r>
      <w:r w:rsidRPr="00192B29">
        <w:rPr>
          <w:rFonts w:ascii="Times New Roman" w:eastAsia="Aptos" w:hAnsi="Times New Roman" w:cs="Times New Roman"/>
          <w:sz w:val="24"/>
          <w:szCs w:val="24"/>
        </w:rPr>
        <w:lastRenderedPageBreak/>
        <w:t>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77777777" w:rsidR="0067057F" w:rsidRPr="00192B29" w:rsidRDefault="0067057F" w:rsidP="0067057F">
      <w:pPr>
        <w:pStyle w:val="Heading1"/>
        <w:rPr>
          <w:rFonts w:ascii="Times New Roman" w:hAnsi="Times New Roman" w:cs="Times New Roman"/>
          <w:sz w:val="24"/>
          <w:szCs w:val="24"/>
        </w:rPr>
      </w:pPr>
      <w:bookmarkStart w:id="15" w:name="_Toc193376154"/>
      <w:r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49E4EAB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Before I began the project, I had previous knowledge that there was a lot of literature surrounding the introduction of and </w:t>
      </w:r>
      <w:r w:rsidR="005B5C54" w:rsidRPr="00192B29">
        <w:rPr>
          <w:rFonts w:ascii="Times New Roman" w:hAnsi="Times New Roman" w:cs="Times New Roman"/>
          <w:sz w:val="24"/>
          <w:szCs w:val="24"/>
        </w:rPr>
        <w:t xml:space="preserve">the </w:t>
      </w:r>
      <w:r w:rsidRPr="00192B29">
        <w:rPr>
          <w:rFonts w:ascii="Times New Roman" w:hAnsi="Times New Roman" w:cs="Times New Roman"/>
          <w:sz w:val="24"/>
          <w:szCs w:val="24"/>
        </w:rPr>
        <w:t xml:space="preserve">usefulness of data analytics within the modern game of golf. </w:t>
      </w:r>
    </w:p>
    <w:p w14:paraId="4316C5F0"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lastRenderedPageBreak/>
        <w:t>To ensure the quality and reliability of the research that I found and used, I searched the UWE Library Database, and Google Scholar. Key search terms included: “golf analytics technology”, “importance of course management”, “global participation in golf”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268E5BB3" w:rsidR="005B5C54" w:rsidRPr="00192B29" w:rsidRDefault="00151CC6" w:rsidP="005B5C54">
      <w:pPr>
        <w:pStyle w:val="Heading2"/>
        <w:rPr>
          <w:rFonts w:ascii="Times New Roman" w:hAnsi="Times New Roman" w:cs="Times New Roman"/>
          <w:sz w:val="24"/>
          <w:szCs w:val="24"/>
        </w:rPr>
      </w:pPr>
      <w:r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69FD383C"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professional player analysis</w:t>
      </w:r>
      <w:r w:rsidR="00CD14BF">
        <w:rPr>
          <w:rFonts w:ascii="Times New Roman" w:hAnsi="Times New Roman" w:cs="Times New Roman"/>
          <w:sz w:val="24"/>
          <w:szCs w:val="24"/>
        </w:rPr>
        <w:t xml:space="preserve">, but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535F30AE"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weaknesses to improve</w:t>
      </w:r>
      <w:r w:rsidR="009E4713">
        <w:rPr>
          <w:rFonts w:ascii="Times New Roman" w:hAnsi="Times New Roman" w:cs="Times New Roman"/>
          <w:sz w:val="24"/>
          <w:szCs w:val="24"/>
        </w:rPr>
        <w:t>, and try to gain an edge on their competitors</w:t>
      </w:r>
      <w:r w:rsidRPr="00192B29">
        <w:rPr>
          <w:rFonts w:ascii="Times New Roman" w:hAnsi="Times New Roman" w:cs="Times New Roman"/>
          <w:sz w:val="24"/>
          <w:szCs w:val="24"/>
        </w:rPr>
        <w:t>.</w:t>
      </w:r>
    </w:p>
    <w:p w14:paraId="2A073464" w14:textId="713413C5"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Course management has become a very big part of the modern professional game</w:t>
      </w:r>
      <w:r w:rsidR="00446CB2">
        <w:rPr>
          <w:rFonts w:ascii="Times New Roman" w:hAnsi="Times New Roman" w:cs="Times New Roman"/>
          <w:sz w:val="24"/>
          <w:szCs w:val="24"/>
        </w:rPr>
        <w:t xml:space="preserve">, and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 xml:space="preserve">ourse management can help any golfer save some strokes every time that they play (Turner, 2023). </w:t>
      </w:r>
    </w:p>
    <w:p w14:paraId="34C4F9D3" w14:textId="7AB83DC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mateur golfers such as those </w:t>
      </w:r>
      <w:r w:rsidR="007D5ADF">
        <w:rPr>
          <w:rFonts w:ascii="Times New Roman" w:hAnsi="Times New Roman" w:cs="Times New Roman"/>
          <w:sz w:val="24"/>
          <w:szCs w:val="24"/>
        </w:rPr>
        <w:t xml:space="preserve">who regularly </w:t>
      </w:r>
      <w:r w:rsidR="001A7D9C">
        <w:rPr>
          <w:rFonts w:ascii="Times New Roman" w:hAnsi="Times New Roman" w:cs="Times New Roman"/>
          <w:sz w:val="24"/>
          <w:szCs w:val="24"/>
        </w:rPr>
        <w:t xml:space="preserve">play </w:t>
      </w:r>
      <w:r w:rsidRPr="00192B29">
        <w:rPr>
          <w:rFonts w:ascii="Times New Roman" w:hAnsi="Times New Roman" w:cs="Times New Roman"/>
          <w:sz w:val="24"/>
          <w:szCs w:val="24"/>
        </w:rPr>
        <w:t xml:space="preserve">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t>
      </w:r>
      <w:r w:rsidR="00034641">
        <w:rPr>
          <w:rFonts w:ascii="Times New Roman" w:hAnsi="Times New Roman" w:cs="Times New Roman"/>
          <w:sz w:val="24"/>
          <w:szCs w:val="24"/>
        </w:rPr>
        <w:t xml:space="preserve">can </w:t>
      </w:r>
      <w:r w:rsidRPr="00192B29">
        <w:rPr>
          <w:rFonts w:ascii="Times New Roman" w:hAnsi="Times New Roman" w:cs="Times New Roman"/>
          <w:sz w:val="24"/>
          <w:szCs w:val="24"/>
        </w:rPr>
        <w:t>often overlook course management and its importance. The Golf Blueprint will be able to provide amateur golfers an easy to use, and insightful way to understand and put into practice the benefits of course management in their golf game, specifically tailored to their home golf course.</w:t>
      </w:r>
    </w:p>
    <w:p w14:paraId="03B0E3AE" w14:textId="77777777" w:rsidR="0067057F" w:rsidRPr="00192B29" w:rsidRDefault="0067057F" w:rsidP="0067057F">
      <w:pPr>
        <w:ind w:firstLine="0"/>
        <w:rPr>
          <w:rFonts w:ascii="Times New Roman" w:hAnsi="Times New Roman" w:cs="Times New Roman"/>
          <w:sz w:val="24"/>
          <w:szCs w:val="24"/>
        </w:rPr>
      </w:pPr>
    </w:p>
    <w:p w14:paraId="341B3D63"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Helvetica Neue" w:hAnsi="Times New Roman" w:cs="Times New Roman"/>
          <w:color w:val="32363A"/>
          <w:sz w:val="24"/>
          <w:szCs w:val="24"/>
        </w:rPr>
        <w:t>https://uwe.eu.qualtrics.com/jfe/form/SV_5vdeIIMs1zUsifc</w:t>
      </w:r>
    </w:p>
    <w:p w14:paraId="140EDB21" w14:textId="77777777" w:rsidR="0067057F" w:rsidRPr="00192B29" w:rsidRDefault="0067057F"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13E01DEA"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w:t>
      </w:r>
      <w:r w:rsidRPr="00192B29">
        <w:rPr>
          <w:rFonts w:ascii="Times New Roman" w:hAnsi="Times New Roman" w:cs="Times New Roman"/>
          <w:sz w:val="24"/>
          <w:szCs w:val="24"/>
          <w:highlight w:val="yellow"/>
        </w:rPr>
        <w:lastRenderedPageBreak/>
        <w:t>This local focus allows for the identification of specific course management patterns that generic golf analytics solutions cannot provide.</w:t>
      </w:r>
    </w:p>
    <w:p w14:paraId="17E84552"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Following on from my secondary research, I conducted primary research in the form of a Qualtrics survey, which I distributed to members of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This primary research was essential (</w:t>
      </w:r>
      <w:r w:rsidRPr="00192B29">
        <w:rPr>
          <w:rFonts w:ascii="Times New Roman" w:hAnsi="Times New Roman" w:cs="Times New Roman"/>
          <w:sz w:val="24"/>
          <w:szCs w:val="24"/>
          <w:highlight w:val="yellow"/>
        </w:rPr>
        <w:t xml:space="preserve">quote) </w:t>
      </w:r>
      <w:r w:rsidRPr="00192B29">
        <w:rPr>
          <w:rFonts w:ascii="Times New Roman" w:hAnsi="Times New Roman" w:cs="Times New Roman"/>
          <w:sz w:val="24"/>
          <w:szCs w:val="24"/>
        </w:rPr>
        <w:t>as although secondary research provided valuable insights into current golf analytics technology, I needed to capture the specific needs and preferences of the end users of the resource. The survey also allowed me to gain a better understanding of current golfers’ mindset and approach towards course management, further validating the necessity for my resource.</w:t>
      </w:r>
    </w:p>
    <w:p w14:paraId="44B80DD1" w14:textId="77777777" w:rsidR="0067057F" w:rsidRPr="00A15D9A" w:rsidRDefault="0067057F" w:rsidP="0067057F">
      <w:pPr>
        <w:pStyle w:val="Heading1"/>
        <w:rPr>
          <w:rFonts w:ascii="Times New Roman" w:hAnsi="Times New Roman" w:cs="Times New Roman"/>
        </w:rPr>
      </w:pPr>
      <w:bookmarkStart w:id="16" w:name="_Toc193376155"/>
      <w:r w:rsidRPr="00A15D9A">
        <w:rPr>
          <w:rFonts w:ascii="Times New Roman" w:hAnsi="Times New Roman" w:cs="Times New Roman"/>
        </w:rPr>
        <w:t>References</w:t>
      </w:r>
      <w:bookmarkEnd w:id="16"/>
    </w:p>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70E004F8" w14:textId="61B742E5" w:rsidR="008D2BBE" w:rsidRP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lastRenderedPageBreak/>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1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5CCECF" w14:textId="77777777" w:rsidR="00657A64" w:rsidRDefault="00657A64" w:rsidP="00CD7ECF">
      <w:pPr>
        <w:spacing w:after="0" w:line="240" w:lineRule="auto"/>
      </w:pPr>
      <w:r>
        <w:separator/>
      </w:r>
    </w:p>
  </w:endnote>
  <w:endnote w:type="continuationSeparator" w:id="0">
    <w:p w14:paraId="72D9B0B6" w14:textId="77777777" w:rsidR="00657A64" w:rsidRDefault="00657A64"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AB6E5" w14:textId="77777777" w:rsidR="00657A64" w:rsidRDefault="00657A64" w:rsidP="00CD7ECF">
      <w:pPr>
        <w:spacing w:after="0" w:line="240" w:lineRule="auto"/>
      </w:pPr>
      <w:r>
        <w:separator/>
      </w:r>
    </w:p>
  </w:footnote>
  <w:footnote w:type="continuationSeparator" w:id="0">
    <w:p w14:paraId="7E4D42FF" w14:textId="77777777" w:rsidR="00657A64" w:rsidRDefault="00657A64"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8"/>
  </w:num>
  <w:num w:numId="4" w16cid:durableId="654644752">
    <w:abstractNumId w:val="3"/>
  </w:num>
  <w:num w:numId="5" w16cid:durableId="1380741690">
    <w:abstractNumId w:val="7"/>
  </w:num>
  <w:num w:numId="6" w16cid:durableId="277495896">
    <w:abstractNumId w:val="9"/>
  </w:num>
  <w:num w:numId="7" w16cid:durableId="1050960898">
    <w:abstractNumId w:val="10"/>
  </w:num>
  <w:num w:numId="8" w16cid:durableId="1731659943">
    <w:abstractNumId w:val="1"/>
  </w:num>
  <w:num w:numId="9" w16cid:durableId="1227841212">
    <w:abstractNumId w:val="0"/>
  </w:num>
  <w:num w:numId="10" w16cid:durableId="1423258655">
    <w:abstractNumId w:val="5"/>
  </w:num>
  <w:num w:numId="11" w16cid:durableId="102308684">
    <w:abstractNumId w:val="6"/>
  </w:num>
  <w:num w:numId="12" w16cid:durableId="21325507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2C0B"/>
    <w:rsid w:val="000314D0"/>
    <w:rsid w:val="00034641"/>
    <w:rsid w:val="00042639"/>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303"/>
    <w:rsid w:val="0010041A"/>
    <w:rsid w:val="00117714"/>
    <w:rsid w:val="00123B01"/>
    <w:rsid w:val="00133A2F"/>
    <w:rsid w:val="001361E0"/>
    <w:rsid w:val="00137C2A"/>
    <w:rsid w:val="00151CC6"/>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C7A"/>
    <w:rsid w:val="002161D8"/>
    <w:rsid w:val="00227643"/>
    <w:rsid w:val="00231F92"/>
    <w:rsid w:val="00240851"/>
    <w:rsid w:val="0025163C"/>
    <w:rsid w:val="0025240A"/>
    <w:rsid w:val="00257FA7"/>
    <w:rsid w:val="00260088"/>
    <w:rsid w:val="002654D2"/>
    <w:rsid w:val="00277984"/>
    <w:rsid w:val="00287D7B"/>
    <w:rsid w:val="002B5E0E"/>
    <w:rsid w:val="002C4622"/>
    <w:rsid w:val="002C53E1"/>
    <w:rsid w:val="002F06E6"/>
    <w:rsid w:val="0030146C"/>
    <w:rsid w:val="00302C7E"/>
    <w:rsid w:val="00307DA9"/>
    <w:rsid w:val="00320D36"/>
    <w:rsid w:val="00321682"/>
    <w:rsid w:val="00326E96"/>
    <w:rsid w:val="00332EA1"/>
    <w:rsid w:val="00337F0B"/>
    <w:rsid w:val="003540A6"/>
    <w:rsid w:val="0037337A"/>
    <w:rsid w:val="00395FF5"/>
    <w:rsid w:val="003A70DD"/>
    <w:rsid w:val="003A763B"/>
    <w:rsid w:val="003B1E63"/>
    <w:rsid w:val="003C70D1"/>
    <w:rsid w:val="003D19E3"/>
    <w:rsid w:val="003E5794"/>
    <w:rsid w:val="003E615F"/>
    <w:rsid w:val="003F39CE"/>
    <w:rsid w:val="00401344"/>
    <w:rsid w:val="00402412"/>
    <w:rsid w:val="00412697"/>
    <w:rsid w:val="004422A8"/>
    <w:rsid w:val="004429A0"/>
    <w:rsid w:val="00446CB2"/>
    <w:rsid w:val="00451B96"/>
    <w:rsid w:val="00462F6E"/>
    <w:rsid w:val="004657BD"/>
    <w:rsid w:val="00473255"/>
    <w:rsid w:val="00484CDB"/>
    <w:rsid w:val="004D2555"/>
    <w:rsid w:val="004D3FEF"/>
    <w:rsid w:val="004D5C2C"/>
    <w:rsid w:val="004D7449"/>
    <w:rsid w:val="004E0ACD"/>
    <w:rsid w:val="004E20E6"/>
    <w:rsid w:val="004E5ECC"/>
    <w:rsid w:val="004E6D94"/>
    <w:rsid w:val="00504C50"/>
    <w:rsid w:val="00517A8E"/>
    <w:rsid w:val="00517EE3"/>
    <w:rsid w:val="00526BEA"/>
    <w:rsid w:val="005417B5"/>
    <w:rsid w:val="005441EB"/>
    <w:rsid w:val="00546C91"/>
    <w:rsid w:val="0056610A"/>
    <w:rsid w:val="0056729E"/>
    <w:rsid w:val="00594039"/>
    <w:rsid w:val="00594081"/>
    <w:rsid w:val="005A16DB"/>
    <w:rsid w:val="005B31DA"/>
    <w:rsid w:val="005B5C54"/>
    <w:rsid w:val="005B62BD"/>
    <w:rsid w:val="005C092A"/>
    <w:rsid w:val="005C2596"/>
    <w:rsid w:val="005D3CAF"/>
    <w:rsid w:val="005F57E5"/>
    <w:rsid w:val="00600223"/>
    <w:rsid w:val="00600C04"/>
    <w:rsid w:val="00602AC4"/>
    <w:rsid w:val="006310E0"/>
    <w:rsid w:val="00644CEE"/>
    <w:rsid w:val="00645773"/>
    <w:rsid w:val="006528FD"/>
    <w:rsid w:val="0065314B"/>
    <w:rsid w:val="00655C6F"/>
    <w:rsid w:val="00657A64"/>
    <w:rsid w:val="0067057F"/>
    <w:rsid w:val="006973D9"/>
    <w:rsid w:val="006A3202"/>
    <w:rsid w:val="006A5536"/>
    <w:rsid w:val="006B326B"/>
    <w:rsid w:val="006B3CE4"/>
    <w:rsid w:val="006B7E40"/>
    <w:rsid w:val="006C5DF8"/>
    <w:rsid w:val="006D5D20"/>
    <w:rsid w:val="006E48CC"/>
    <w:rsid w:val="007125D8"/>
    <w:rsid w:val="00713DE6"/>
    <w:rsid w:val="0072578D"/>
    <w:rsid w:val="007342E0"/>
    <w:rsid w:val="0073691A"/>
    <w:rsid w:val="00737C33"/>
    <w:rsid w:val="00757336"/>
    <w:rsid w:val="00764249"/>
    <w:rsid w:val="00774E27"/>
    <w:rsid w:val="00786CF7"/>
    <w:rsid w:val="007A40FE"/>
    <w:rsid w:val="007B4754"/>
    <w:rsid w:val="007B6DA5"/>
    <w:rsid w:val="007C531D"/>
    <w:rsid w:val="007C6C51"/>
    <w:rsid w:val="007D5ADF"/>
    <w:rsid w:val="007F5126"/>
    <w:rsid w:val="008102D9"/>
    <w:rsid w:val="00817826"/>
    <w:rsid w:val="00820EF6"/>
    <w:rsid w:val="00833FB0"/>
    <w:rsid w:val="0083585E"/>
    <w:rsid w:val="00836C5E"/>
    <w:rsid w:val="00837B4D"/>
    <w:rsid w:val="00847544"/>
    <w:rsid w:val="0085691F"/>
    <w:rsid w:val="0088088F"/>
    <w:rsid w:val="00883E9B"/>
    <w:rsid w:val="00890DF0"/>
    <w:rsid w:val="0089476D"/>
    <w:rsid w:val="00895101"/>
    <w:rsid w:val="00895918"/>
    <w:rsid w:val="008B02F6"/>
    <w:rsid w:val="008B28D8"/>
    <w:rsid w:val="008B4D04"/>
    <w:rsid w:val="008D2BBE"/>
    <w:rsid w:val="008D5311"/>
    <w:rsid w:val="008E5487"/>
    <w:rsid w:val="008E6567"/>
    <w:rsid w:val="008E7ABE"/>
    <w:rsid w:val="00916FA6"/>
    <w:rsid w:val="00923720"/>
    <w:rsid w:val="00933B92"/>
    <w:rsid w:val="00941E0B"/>
    <w:rsid w:val="00944FF6"/>
    <w:rsid w:val="009463E7"/>
    <w:rsid w:val="009466CC"/>
    <w:rsid w:val="009514A1"/>
    <w:rsid w:val="00970417"/>
    <w:rsid w:val="0099420C"/>
    <w:rsid w:val="009B16BC"/>
    <w:rsid w:val="009D30A2"/>
    <w:rsid w:val="009E1161"/>
    <w:rsid w:val="009E245A"/>
    <w:rsid w:val="009E4713"/>
    <w:rsid w:val="009E6192"/>
    <w:rsid w:val="009F2EED"/>
    <w:rsid w:val="00A012D5"/>
    <w:rsid w:val="00A02078"/>
    <w:rsid w:val="00A033D5"/>
    <w:rsid w:val="00A15D9A"/>
    <w:rsid w:val="00A17AE3"/>
    <w:rsid w:val="00A21ADE"/>
    <w:rsid w:val="00A46B4D"/>
    <w:rsid w:val="00A509BD"/>
    <w:rsid w:val="00A53086"/>
    <w:rsid w:val="00A74758"/>
    <w:rsid w:val="00A81A8D"/>
    <w:rsid w:val="00A93902"/>
    <w:rsid w:val="00A94DE1"/>
    <w:rsid w:val="00AC6DD8"/>
    <w:rsid w:val="00AE26AE"/>
    <w:rsid w:val="00AE3190"/>
    <w:rsid w:val="00B0263E"/>
    <w:rsid w:val="00B036C9"/>
    <w:rsid w:val="00B1713D"/>
    <w:rsid w:val="00B2143B"/>
    <w:rsid w:val="00B26E2E"/>
    <w:rsid w:val="00B41B45"/>
    <w:rsid w:val="00B8132A"/>
    <w:rsid w:val="00B83EAB"/>
    <w:rsid w:val="00BB0890"/>
    <w:rsid w:val="00BB37E6"/>
    <w:rsid w:val="00BC226F"/>
    <w:rsid w:val="00BC6C33"/>
    <w:rsid w:val="00BC7FA5"/>
    <w:rsid w:val="00BD3A40"/>
    <w:rsid w:val="00BD3D57"/>
    <w:rsid w:val="00BE270C"/>
    <w:rsid w:val="00BE3909"/>
    <w:rsid w:val="00BF09E2"/>
    <w:rsid w:val="00C057F3"/>
    <w:rsid w:val="00C07507"/>
    <w:rsid w:val="00C224BB"/>
    <w:rsid w:val="00C236C8"/>
    <w:rsid w:val="00C326CC"/>
    <w:rsid w:val="00C36B75"/>
    <w:rsid w:val="00C73872"/>
    <w:rsid w:val="00C84663"/>
    <w:rsid w:val="00C90643"/>
    <w:rsid w:val="00C927BC"/>
    <w:rsid w:val="00CA1F68"/>
    <w:rsid w:val="00CA6EB9"/>
    <w:rsid w:val="00CD14BF"/>
    <w:rsid w:val="00CD7ECF"/>
    <w:rsid w:val="00CE0148"/>
    <w:rsid w:val="00D008D6"/>
    <w:rsid w:val="00D01672"/>
    <w:rsid w:val="00D134D7"/>
    <w:rsid w:val="00D2511D"/>
    <w:rsid w:val="00D3720F"/>
    <w:rsid w:val="00D37A59"/>
    <w:rsid w:val="00D75BFE"/>
    <w:rsid w:val="00D80BEE"/>
    <w:rsid w:val="00D911F2"/>
    <w:rsid w:val="00DA3831"/>
    <w:rsid w:val="00DA7506"/>
    <w:rsid w:val="00DA7ADB"/>
    <w:rsid w:val="00DC049D"/>
    <w:rsid w:val="00DE4DA5"/>
    <w:rsid w:val="00E1540F"/>
    <w:rsid w:val="00E213E4"/>
    <w:rsid w:val="00E23B18"/>
    <w:rsid w:val="00E245B4"/>
    <w:rsid w:val="00E363B0"/>
    <w:rsid w:val="00E37175"/>
    <w:rsid w:val="00E444D2"/>
    <w:rsid w:val="00E47610"/>
    <w:rsid w:val="00E7452F"/>
    <w:rsid w:val="00E833BF"/>
    <w:rsid w:val="00E87619"/>
    <w:rsid w:val="00E96E85"/>
    <w:rsid w:val="00EB29B4"/>
    <w:rsid w:val="00EB2FE7"/>
    <w:rsid w:val="00ED76B8"/>
    <w:rsid w:val="00ED794E"/>
    <w:rsid w:val="00EE5A92"/>
    <w:rsid w:val="00F1559C"/>
    <w:rsid w:val="00F23A74"/>
    <w:rsid w:val="00F26E11"/>
    <w:rsid w:val="00F26ED2"/>
    <w:rsid w:val="00F3513A"/>
    <w:rsid w:val="00F56F3F"/>
    <w:rsid w:val="00F61EF8"/>
    <w:rsid w:val="00F84B8D"/>
    <w:rsid w:val="00F859FB"/>
    <w:rsid w:val="00F94DFD"/>
    <w:rsid w:val="00FA4A82"/>
    <w:rsid w:val="00FB621A"/>
    <w:rsid w:val="00FC6793"/>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3.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4.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6</Pages>
  <Words>4320</Words>
  <Characters>2462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98</cp:revision>
  <cp:lastPrinted>2025-03-13T14:18:00Z</cp:lastPrinted>
  <dcterms:created xsi:type="dcterms:W3CDTF">2025-03-20T15:14:00Z</dcterms:created>
  <dcterms:modified xsi:type="dcterms:W3CDTF">2025-03-2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